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FAB18" w14:textId="5C83C339" w:rsidR="00BE7DFD" w:rsidRPr="00607176" w:rsidRDefault="00393394" w:rsidP="00393394">
      <w:pPr>
        <w:spacing w:line="480" w:lineRule="auto"/>
        <w:jc w:val="center"/>
        <w:rPr>
          <w:bCs/>
        </w:rPr>
      </w:pPr>
      <w:del w:id="0"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1"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2" w:author="Vigers, Timothy" w:date="2019-08-27T15:25:00Z">
        <w:r w:rsidR="00E76789" w:rsidRPr="00607176" w:rsidDel="0063632B">
          <w:rPr>
            <w:bCs/>
          </w:rPr>
          <w:delText>d</w:delText>
        </w:r>
        <w:r w:rsidRPr="00607176" w:rsidDel="0063632B">
          <w:rPr>
            <w:bCs/>
          </w:rPr>
          <w:delText>ata</w:delText>
        </w:r>
      </w:del>
      <w:proofErr w:type="spellStart"/>
      <w:proofErr w:type="gramStart"/>
      <w:ins w:id="3" w:author="Vigers, Timothy" w:date="2019-08-28T12:15:00Z">
        <w:r w:rsidR="00BE7DFD">
          <w:rPr>
            <w:bCs/>
          </w:rPr>
          <w:t>c</w:t>
        </w:r>
      </w:ins>
      <w:ins w:id="4" w:author="Vigers, Timothy" w:date="2019-08-28T12:14:00Z">
        <w:r w:rsidR="00BE7DFD">
          <w:rPr>
            <w:bCs/>
          </w:rPr>
          <w:t>gmanalysis</w:t>
        </w:r>
      </w:ins>
      <w:proofErr w:type="spellEnd"/>
      <w:proofErr w:type="gramEnd"/>
      <w:ins w:id="5" w:author="Vigers, Timothy" w:date="2019-08-28T12:15:00Z">
        <w:r w:rsidR="00BE7DFD">
          <w:rPr>
            <w:bCs/>
          </w:rPr>
          <w:t>:</w:t>
        </w:r>
      </w:ins>
      <w:ins w:id="6" w:author="Vigers, Timothy" w:date="2019-08-28T12:14:00Z">
        <w:r w:rsidR="00BE7DFD">
          <w:rPr>
            <w:bCs/>
          </w:rPr>
          <w:t xml:space="preserve"> </w:t>
        </w:r>
      </w:ins>
      <w:ins w:id="7" w:author="Vigers, Timothy" w:date="2019-08-28T12:15:00Z">
        <w:r w:rsidR="00BE7DFD">
          <w:rPr>
            <w:bCs/>
          </w:rPr>
          <w:t xml:space="preserve">An R package for </w:t>
        </w:r>
        <w:del w:id="8" w:author="Pyle, Laura L" w:date="2019-08-29T11:00:00Z">
          <w:r w:rsidR="00BE7DFD" w:rsidDel="00966BAF">
            <w:rPr>
              <w:bCs/>
            </w:rPr>
            <w:delText>calculating summary statistics</w:delText>
          </w:r>
        </w:del>
      </w:ins>
      <w:ins w:id="9" w:author="Pyle, Laura L" w:date="2019-08-29T11:00:00Z">
        <w:r w:rsidR="00966BAF">
          <w:rPr>
            <w:bCs/>
          </w:rPr>
          <w:t>descriptive analysis</w:t>
        </w:r>
      </w:ins>
      <w:ins w:id="10" w:author="Vigers, Timothy" w:date="2019-08-28T12:15:00Z">
        <w:r w:rsidR="00BE7DFD">
          <w:rPr>
            <w:bCs/>
          </w:rPr>
          <w:t xml:space="preserve"> </w:t>
        </w:r>
      </w:ins>
      <w:ins w:id="11" w:author="Vigers, Timothy" w:date="2019-08-28T12:16:00Z">
        <w:del w:id="12" w:author="Pyle, Laura L" w:date="2019-08-29T11:00:00Z">
          <w:r w:rsidR="000F1E87" w:rsidDel="00966BAF">
            <w:rPr>
              <w:bCs/>
            </w:rPr>
            <w:delText xml:space="preserve">from </w:delText>
          </w:r>
        </w:del>
      </w:ins>
      <w:ins w:id="13" w:author="Pyle, Laura L" w:date="2019-08-29T11:00:00Z">
        <w:r w:rsidR="00966BAF">
          <w:rPr>
            <w:bCs/>
          </w:rPr>
          <w:t xml:space="preserve">of </w:t>
        </w:r>
      </w:ins>
      <w:ins w:id="14" w:author="Vigers, Timothy" w:date="2019-08-28T12:16:00Z">
        <w:r w:rsidR="000F1E87">
          <w:rPr>
            <w:bCs/>
          </w:rPr>
          <w:t>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E70975"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7214CE7E"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15" w:author="Vigers, Timothy" w:date="2019-08-28T10:50:00Z">
        <w:r w:rsidR="004326F0" w:rsidDel="006B7A2A">
          <w:delText xml:space="preserve">Functions </w:delText>
        </w:r>
      </w:del>
      <w:ins w:id="16" w:author="Vigers, Timothy" w:date="2019-08-28T10:50:00Z">
        <w:r w:rsidR="006B7A2A">
          <w:t xml:space="preserve">A package titled </w:t>
        </w:r>
        <w:proofErr w:type="spellStart"/>
        <w:r w:rsidR="006B7A2A">
          <w:t>cgmanalysis</w:t>
        </w:r>
        <w:proofErr w:type="spellEnd"/>
        <w:r w:rsidR="006B7A2A">
          <w:t xml:space="preserve"> </w:t>
        </w:r>
      </w:ins>
      <w:proofErr w:type="gramStart"/>
      <w:r w:rsidR="004326F0">
        <w:t>w</w:t>
      </w:r>
      <w:ins w:id="17" w:author="Vigers, Timothy" w:date="2019-08-28T10:50:00Z">
        <w:r w:rsidR="006B7A2A">
          <w:t>as</w:t>
        </w:r>
      </w:ins>
      <w:del w:id="18" w:author="Vigers, Timothy" w:date="2019-08-28T10:50:00Z">
        <w:r w:rsidR="004326F0" w:rsidDel="006B7A2A">
          <w:delText>ere</w:delText>
        </w:r>
      </w:del>
      <w:r w:rsidR="004326F0">
        <w:t xml:space="preserve"> developed</w:t>
      </w:r>
      <w:proofErr w:type="gramEnd"/>
      <w:r w:rsidR="004326F0">
        <w:t xml:space="preserve"> in </w:t>
      </w:r>
      <w:r w:rsidR="00D55A32">
        <w:t xml:space="preserve">the free programming language R </w:t>
      </w:r>
      <w:r w:rsidR="004326F0">
        <w:t xml:space="preserve">to </w:t>
      </w:r>
      <w:r w:rsidR="00D55A32">
        <w:t>provide a rapid, easy, and consistent methodology for CGM data management</w:t>
      </w:r>
      <w:ins w:id="19" w:author="Pyle, Laura L" w:date="2019-08-29T11:10:00Z">
        <w:r w:rsidR="002E695D">
          <w:t>,</w:t>
        </w:r>
      </w:ins>
      <w:r w:rsidR="00D55A32">
        <w:t xml:space="preserve"> </w:t>
      </w:r>
      <w:del w:id="20" w:author="Pyle, Laura L" w:date="2019-08-29T11:11:00Z">
        <w:r w:rsidR="00D55A32" w:rsidDel="002E695D">
          <w:delText xml:space="preserve">and </w:delText>
        </w:r>
      </w:del>
      <w:del w:id="21" w:author="Vigers, Timothy" w:date="2019-08-28T10:50:00Z">
        <w:r w:rsidR="00D55A32" w:rsidDel="00690C84">
          <w:delText>analysis</w:delText>
        </w:r>
      </w:del>
      <w:ins w:id="22" w:author="Vigers, Timothy" w:date="2019-08-28T10:50:00Z">
        <w:r w:rsidR="00690C84">
          <w:t>summary measure calculation</w:t>
        </w:r>
      </w:ins>
      <w:ins w:id="23" w:author="Pyle, Laura L" w:date="2019-08-29T11:11:00Z">
        <w:r w:rsidR="002E695D">
          <w:t>, and descriptive analysis</w:t>
        </w:r>
      </w:ins>
      <w:r w:rsidR="00D55A32">
        <w:t>.</w:t>
      </w:r>
      <w:r w:rsidR="004152CF">
        <w:t xml:space="preserve"> </w:t>
      </w:r>
      <w:ins w:id="24" w:author="Vigers, Timothy" w:date="2019-08-28T10:50:00Z">
        <w:r w:rsidR="00A0485B">
          <w:t>V</w:t>
        </w:r>
      </w:ins>
      <w:del w:id="25"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26"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27"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28"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29"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30"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31" w:author="Vigers, Timothy" w:date="2019-08-28T11:48:00Z">
        <w:r w:rsidR="00541F08" w:rsidDel="008F3F69">
          <w:delText xml:space="preserve">analyze </w:delText>
        </w:r>
      </w:del>
      <w:ins w:id="32" w:author="Vigers, Timothy" w:date="2019-08-28T11:48:00Z">
        <w:r w:rsidR="008F3F69">
          <w:t xml:space="preserve">summariz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33" w:author="Vigers, Timothy" w:date="2019-08-27T15:35:00Z">
        <w:r w:rsidR="009E6DA8" w:rsidDel="00AD6F44">
          <w:delText>[5</w:delText>
        </w:r>
      </w:del>
      <w:del w:id="34"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35"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36"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37" w:author="Vigers, Timothy" w:date="2019-08-27T15:38:00Z">
        <w:r w:rsidR="005E48AD" w:rsidDel="00390BF6">
          <w:delText xml:space="preserve"> </w:delText>
        </w:r>
        <w:r w:rsidR="00D9154B" w:rsidDel="00390BF6">
          <w:delText>[7]</w:delText>
        </w:r>
      </w:del>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6AAA26DE"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ins w:id="38" w:author="Pyle, Laura L" w:date="2019-08-29T11:06:00Z">
        <w:r w:rsidR="00966BAF">
          <w:t xml:space="preserve"> modify the code to</w:t>
        </w:r>
      </w:ins>
      <w:r w:rsidR="007B73DE">
        <w:t xml:space="preserve"> alter functionality</w:t>
      </w:r>
      <w:ins w:id="39" w:author="Pyle, Laura L" w:date="2019-08-29T11:06:00Z">
        <w:r w:rsidR="00966BAF">
          <w:t xml:space="preserve">. </w:t>
        </w:r>
      </w:ins>
      <w:del w:id="40" w:author="Pyle, Laura L" w:date="2019-08-29T11:06:00Z">
        <w:r w:rsidR="007B73DE" w:rsidDel="00966BAF">
          <w:delText>, and inclu</w:delText>
        </w:r>
      </w:del>
      <w:del w:id="41" w:author="Pyle, Laura L" w:date="2019-08-29T11:07:00Z">
        <w:r w:rsidR="007B73DE" w:rsidDel="00966BAF">
          <w:delText>des a</w:delText>
        </w:r>
      </w:del>
      <w:ins w:id="42" w:author="Pyle, Laura L" w:date="2019-08-29T11:07:00Z">
        <w:r w:rsidR="00966BAF">
          <w:t>A</w:t>
        </w:r>
      </w:ins>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7A078A5B"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ins w:id="43" w:author="Vigers, Timothy" w:date="2019-08-28T11:49:00Z">
        <w:r w:rsidR="00E87B5D">
          <w:t>data</w:t>
        </w:r>
      </w:ins>
      <w:del w:id="44" w:author="Vigers, Timothy" w:date="2019-08-28T11:49:00Z">
        <w:r w:rsidDel="00E87B5D">
          <w:delText>analysis</w:delText>
        </w:r>
      </w:del>
      <w:ins w:id="45"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46"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47" w:author="Vigers, Timothy" w:date="2019-08-27T15:33:00Z">
        <w:r w:rsidR="009E6DA8" w:rsidDel="001079C7">
          <w:delText>[3]</w:delText>
        </w:r>
      </w:del>
      <w:r w:rsidR="002F6F8A">
        <w:t>, time in range</w:t>
      </w:r>
      <w:ins w:id="48"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49"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50"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51"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52"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53"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lastRenderedPageBreak/>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The number of local glucose peaks with an 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54" w:author="Vigers, Timothy" w:date="2019-08-28T08:34:00Z"/>
        </w:rPr>
      </w:pPr>
      <w:r>
        <w:lastRenderedPageBreak/>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55" w:author="Vigers, Timothy" w:date="2019-08-28T08:33:00Z">
        <w:r w:rsidR="000B0EA2">
          <w:t>For example</w:t>
        </w:r>
      </w:ins>
      <w:ins w:id="56" w:author="Vigers, Timothy" w:date="2019-08-28T08:36:00Z">
        <w:r w:rsidR="006A1E85">
          <w:t>,</w:t>
        </w:r>
      </w:ins>
      <w:ins w:id="57" w:author="Vigers, Timothy" w:date="2019-08-28T08:33:00Z">
        <w:r w:rsidR="000B0EA2">
          <w:t xml:space="preserve"> </w:t>
        </w:r>
      </w:ins>
    </w:p>
    <w:p w14:paraId="3FF43055" w14:textId="73F4CBF7" w:rsidR="00551827" w:rsidRDefault="006A1E85" w:rsidP="00825E36">
      <w:pPr>
        <w:spacing w:line="480" w:lineRule="auto"/>
        <w:ind w:firstLine="720"/>
        <w:rPr>
          <w:ins w:id="58" w:author="Vigers, Timothy" w:date="2019-08-28T08:36:00Z"/>
        </w:rPr>
      </w:pPr>
      <w:proofErr w:type="spellStart"/>
      <w:proofErr w:type="gramStart"/>
      <w:ins w:id="59" w:author="Vigers, Timothy" w:date="2019-08-28T08:35:00Z">
        <w:r>
          <w:t>cleandata</w:t>
        </w:r>
        <w:proofErr w:type="spellEnd"/>
        <w:r>
          <w:t>(</w:t>
        </w:r>
        <w:proofErr w:type="gramEnd"/>
        <w:r>
          <w:t>“path/to/</w:t>
        </w:r>
        <w:proofErr w:type="spellStart"/>
        <w:r>
          <w:t>inputdirectory</w:t>
        </w:r>
        <w:proofErr w:type="spellEnd"/>
        <w:r>
          <w:t>”, “path/to/</w:t>
        </w:r>
        <w:proofErr w:type="spellStart"/>
        <w:r>
          <w:t>outputdire</w:t>
        </w:r>
      </w:ins>
      <w:ins w:id="60" w:author="Vigers, Timothy" w:date="2019-08-28T08:36:00Z">
        <w:r>
          <w:t>ctory</w:t>
        </w:r>
      </w:ins>
      <w:proofErr w:type="spellEnd"/>
      <w:ins w:id="61" w:author="Vigers, Timothy" w:date="2019-08-28T08:37:00Z">
        <w:r w:rsidR="00752E88">
          <w:t>”</w:t>
        </w:r>
      </w:ins>
      <w:ins w:id="62" w:author="Vigers, Timothy" w:date="2019-08-28T08:35:00Z">
        <w:r>
          <w:t>)</w:t>
        </w:r>
      </w:ins>
    </w:p>
    <w:p w14:paraId="1E57CCAE" w14:textId="2B9AA9BF" w:rsidR="006A1E85" w:rsidRDefault="006A1E85" w:rsidP="006A1E85">
      <w:pPr>
        <w:spacing w:line="480" w:lineRule="auto"/>
        <w:rPr>
          <w:ins w:id="63" w:author="Vigers, Timothy" w:date="2019-08-28T08:37:00Z"/>
        </w:rPr>
      </w:pPr>
      <w:ins w:id="64" w:author="Vigers, Timothy" w:date="2019-08-28T08:36:00Z">
        <w:r>
          <w:t xml:space="preserve">will </w:t>
        </w:r>
      </w:ins>
      <w:ins w:id="65" w:author="Vigers, Timothy" w:date="2019-08-28T08:37:00Z">
        <w:r>
          <w:t>clean the data using the default settings, while</w:t>
        </w:r>
      </w:ins>
    </w:p>
    <w:p w14:paraId="42AED0A6" w14:textId="77777777" w:rsidR="00752E88" w:rsidRDefault="00B6517A" w:rsidP="00B6517A">
      <w:pPr>
        <w:spacing w:line="480" w:lineRule="auto"/>
        <w:ind w:firstLine="720"/>
        <w:rPr>
          <w:ins w:id="66" w:author="Vigers, Timothy" w:date="2019-08-28T08:38:00Z"/>
        </w:rPr>
      </w:pPr>
      <w:proofErr w:type="spellStart"/>
      <w:proofErr w:type="gramStart"/>
      <w:ins w:id="67" w:author="Vigers, Timothy" w:date="2019-08-28T08:37:00Z">
        <w:r>
          <w:t>cleandata</w:t>
        </w:r>
        <w:proofErr w:type="spellEnd"/>
        <w:r>
          <w:t>(</w:t>
        </w:r>
        <w:proofErr w:type="gramEnd"/>
        <w:r>
          <w:t>“path/to/</w:t>
        </w:r>
        <w:proofErr w:type="spellStart"/>
        <w:r>
          <w:t>inputdirectory</w:t>
        </w:r>
        <w:proofErr w:type="spellEnd"/>
        <w:r>
          <w:t>”, “path/to/</w:t>
        </w:r>
        <w:proofErr w:type="spellStart"/>
        <w:r>
          <w:t>outputdirectory</w:t>
        </w:r>
        <w:proofErr w:type="spellEnd"/>
        <w:r w:rsidR="00752E88">
          <w:t xml:space="preserve">”, </w:t>
        </w:r>
      </w:ins>
    </w:p>
    <w:p w14:paraId="552BF3CF" w14:textId="61A0C8DA" w:rsidR="006A1E85" w:rsidRDefault="00752E88">
      <w:pPr>
        <w:spacing w:line="480" w:lineRule="auto"/>
        <w:ind w:left="1440"/>
        <w:rPr>
          <w:ins w:id="68" w:author="Vigers, Timothy" w:date="2019-08-28T08:34:00Z"/>
        </w:rPr>
        <w:pPrChange w:id="69" w:author="Vigers, Timothy" w:date="2019-08-28T08:38:00Z">
          <w:pPr>
            <w:spacing w:line="480" w:lineRule="auto"/>
            <w:ind w:firstLine="720"/>
          </w:pPr>
        </w:pPrChange>
      </w:pPr>
      <w:ins w:id="70" w:author="Vigers, Timothy" w:date="2019-08-28T08:38:00Z">
        <w:r>
          <w:t xml:space="preserve">     </w:t>
        </w:r>
        <w:proofErr w:type="spellStart"/>
        <w:r>
          <w:t>removegaps</w:t>
        </w:r>
        <w:proofErr w:type="spellEnd"/>
        <w:r>
          <w:t xml:space="preserve"> = FALSE, </w:t>
        </w:r>
      </w:ins>
      <w:proofErr w:type="spellStart"/>
      <w:ins w:id="71" w:author="Vigers, Timothy" w:date="2019-08-28T08:40:00Z">
        <w:r w:rsidR="0022552D">
          <w:t>gapfill</w:t>
        </w:r>
        <w:proofErr w:type="spellEnd"/>
        <w:r w:rsidR="0022552D">
          <w:t xml:space="preserve"> = TRUE, </w:t>
        </w:r>
      </w:ins>
      <w:proofErr w:type="spellStart"/>
      <w:ins w:id="72" w:author="Vigers, Timothy" w:date="2019-08-28T08:38:00Z">
        <w:r>
          <w:t>maximumgap</w:t>
        </w:r>
        <w:proofErr w:type="spellEnd"/>
        <w:r>
          <w:t xml:space="preserve"> = 30</w:t>
        </w:r>
      </w:ins>
      <w:ins w:id="73" w:author="Vigers, Timothy" w:date="2019-08-28T08:37:00Z">
        <w:r w:rsidR="00B6517A">
          <w:t>)</w:t>
        </w:r>
      </w:ins>
    </w:p>
    <w:p w14:paraId="289001C3" w14:textId="1ADA0A64" w:rsidR="00507D22" w:rsidRDefault="0022552D">
      <w:pPr>
        <w:spacing w:line="480" w:lineRule="auto"/>
        <w:pPrChange w:id="74" w:author="Vigers, Timothy" w:date="2019-08-28T08:50:00Z">
          <w:pPr>
            <w:spacing w:line="480" w:lineRule="auto"/>
            <w:ind w:firstLine="720"/>
          </w:pPr>
        </w:pPrChange>
      </w:pPr>
      <w:ins w:id="75" w:author="Vigers, Timothy" w:date="2019-08-28T08:39:00Z">
        <w:r>
          <w:t xml:space="preserve">will fill in gaps shorter than </w:t>
        </w:r>
      </w:ins>
      <w:ins w:id="76"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77" w:author="Vigers, Timothy" w:date="2019-08-28T08:48:00Z">
        <w:r w:rsidR="00D90DBF">
          <w:t xml:space="preserve">Examples of </w:t>
        </w:r>
      </w:ins>
      <w:ins w:id="78" w:author="Vigers, Timothy" w:date="2019-08-28T08:49:00Z">
        <w:r w:rsidR="00D90DBF">
          <w:t xml:space="preserve">data pre- and post-cleaning are available on </w:t>
        </w:r>
      </w:ins>
      <w:proofErr w:type="spellStart"/>
      <w:ins w:id="79" w:author="Vigers, Timothy" w:date="2019-08-28T08:50:00Z">
        <w:r w:rsidR="009A58F5">
          <w:t>figshare</w:t>
        </w:r>
      </w:ins>
      <w:proofErr w:type="spellEnd"/>
      <w:ins w:id="80" w:author="Vigers, Timothy" w:date="2019-08-28T08:51:00Z">
        <w:r w:rsidR="009A58F5">
          <w:t xml:space="preserve"> </w:t>
        </w:r>
      </w:ins>
      <w:ins w:id="81" w:author="Vigers, Timothy" w:date="2019-08-28T08:50:00Z">
        <w:r w:rsidR="009A58F5">
          <w:t>(</w:t>
        </w:r>
      </w:ins>
      <w:ins w:id="82" w:author="Vigers, Timothy" w:date="2019-08-28T12:22:00Z">
        <w:r w:rsidR="00795FD7" w:rsidRPr="00795FD7">
          <w:t>https://figshare.com/projects/cgmanalysis_An_R_package_for_calculating_summary_statistics_from_continuous_glucose_monitor_data/64973</w:t>
        </w:r>
      </w:ins>
      <w:ins w:id="83" w:author="Vigers, Timothy" w:date="2019-08-28T08:50:00Z">
        <w:r w:rsidR="009A58F5">
          <w:t xml:space="preserve">) and in the </w:t>
        </w:r>
      </w:ins>
      <w:ins w:id="84" w:author="Vigers, Timothy" w:date="2019-08-28T08:51:00Z">
        <w:r w:rsidR="0058649C">
          <w:t>package’s “</w:t>
        </w:r>
        <w:proofErr w:type="spellStart"/>
        <w:r w:rsidR="0058649C">
          <w:t>extdata</w:t>
        </w:r>
        <w:proofErr w:type="spellEnd"/>
        <w:r w:rsidR="0058649C">
          <w:t>” directory.</w:t>
        </w:r>
      </w:ins>
    </w:p>
    <w:p w14:paraId="29B65381" w14:textId="7D523371" w:rsidR="0081399F" w:rsidRDefault="00502FC3" w:rsidP="00DE2A9F">
      <w:pPr>
        <w:spacing w:line="480" w:lineRule="auto"/>
        <w:rPr>
          <w:ins w:id="85" w:author="Vigers, Timothy" w:date="2019-08-28T08:41:00Z"/>
        </w:rPr>
      </w:pPr>
      <w:r>
        <w:tab/>
        <w:t xml:space="preserve">Once the data have been cleaned, the CGM variables described in </w:t>
      </w:r>
      <w:r w:rsidRPr="00000DDC">
        <w:rPr>
          <w:b/>
        </w:rPr>
        <w:t>Table 1</w:t>
      </w:r>
      <w:r>
        <w:t xml:space="preserve"> are calculated using the </w:t>
      </w:r>
      <w:proofErr w:type="spellStart"/>
      <w:proofErr w:type="gramStart"/>
      <w:r>
        <w:t>cg</w:t>
      </w:r>
      <w:bookmarkStart w:id="86" w:name="_GoBack"/>
      <w:bookmarkEnd w:id="86"/>
      <w:r>
        <w:t>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87"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88" w:author="Vigers, Timothy" w:date="2019-08-28T08:41:00Z">
        <w:r w:rsidR="000750C3">
          <w:t>For example,</w:t>
        </w:r>
      </w:ins>
    </w:p>
    <w:p w14:paraId="558C6DB6" w14:textId="4203F94E" w:rsidR="000750C3" w:rsidRDefault="00987F1C" w:rsidP="00DE2A9F">
      <w:pPr>
        <w:spacing w:line="480" w:lineRule="auto"/>
      </w:pPr>
      <w:ins w:id="89" w:author="Vigers, Timothy" w:date="2019-08-28T08:42:00Z">
        <w:r>
          <w:tab/>
        </w:r>
        <w:proofErr w:type="spellStart"/>
        <w:proofErr w:type="gramStart"/>
        <w:r>
          <w:t>cgmvariables</w:t>
        </w:r>
        <w:proofErr w:type="spellEnd"/>
        <w:r>
          <w:t>(</w:t>
        </w:r>
        <w:proofErr w:type="gramEnd"/>
        <w:r>
          <w:t>“path/to/</w:t>
        </w:r>
        <w:proofErr w:type="spellStart"/>
        <w:r>
          <w:t>inputdirectory</w:t>
        </w:r>
        <w:proofErr w:type="spellEnd"/>
        <w:r>
          <w:t>”, “path/to/</w:t>
        </w:r>
        <w:proofErr w:type="spellStart"/>
        <w:r>
          <w:t>outputdirectory</w:t>
        </w:r>
        <w:proofErr w:type="spellEnd"/>
        <w:r>
          <w:t>”)</w:t>
        </w:r>
      </w:ins>
    </w:p>
    <w:p w14:paraId="24A1A462" w14:textId="01F7B2E7" w:rsidR="00AF64A6" w:rsidRDefault="00CD2DFC" w:rsidP="00DE2A9F">
      <w:pPr>
        <w:spacing w:line="480" w:lineRule="auto"/>
        <w:rPr>
          <w:ins w:id="90" w:author="Vigers, Timothy" w:date="2019-08-28T08:43:00Z"/>
        </w:rPr>
      </w:pPr>
      <w:ins w:id="91" w:author="Vigers, Timothy" w:date="2019-08-28T08:42:00Z">
        <w:r>
          <w:t xml:space="preserve">will produce summary </w:t>
        </w:r>
      </w:ins>
      <w:ins w:id="92" w:author="Vigers, Timothy" w:date="2019-08-28T08:43:00Z">
        <w:r>
          <w:t>measures using the default settings above, while</w:t>
        </w:r>
      </w:ins>
    </w:p>
    <w:p w14:paraId="41A99ADF" w14:textId="77777777" w:rsidR="006D2AB0" w:rsidRDefault="00CD2DFC" w:rsidP="00A15A77">
      <w:pPr>
        <w:spacing w:line="480" w:lineRule="auto"/>
        <w:ind w:firstLine="720"/>
        <w:rPr>
          <w:ins w:id="93" w:author="Vigers, Timothy" w:date="2019-08-28T08:44:00Z"/>
        </w:rPr>
      </w:pPr>
      <w:proofErr w:type="spellStart"/>
      <w:proofErr w:type="gramStart"/>
      <w:ins w:id="94" w:author="Vigers, Timothy" w:date="2019-08-28T08:43:00Z">
        <w:r>
          <w:t>cgmvariables</w:t>
        </w:r>
        <w:proofErr w:type="spellEnd"/>
        <w:r>
          <w:t>(</w:t>
        </w:r>
        <w:proofErr w:type="gramEnd"/>
        <w:r>
          <w:t>“path/to/</w:t>
        </w:r>
        <w:proofErr w:type="spellStart"/>
        <w:r>
          <w:t>inputdirectory</w:t>
        </w:r>
        <w:proofErr w:type="spellEnd"/>
        <w:r>
          <w:t>”, “path/to/</w:t>
        </w:r>
        <w:proofErr w:type="spellStart"/>
        <w:r>
          <w:t>outputdirectory</w:t>
        </w:r>
        <w:proofErr w:type="spellEnd"/>
        <w:r>
          <w:t>”</w:t>
        </w:r>
        <w:r w:rsidR="00A15A77">
          <w:t>,</w:t>
        </w:r>
      </w:ins>
    </w:p>
    <w:p w14:paraId="1696EB70" w14:textId="0B3F3645" w:rsidR="00CD2DFC" w:rsidRDefault="00A736BD" w:rsidP="006D2AB0">
      <w:pPr>
        <w:spacing w:line="480" w:lineRule="auto"/>
        <w:ind w:left="1440" w:firstLine="720"/>
        <w:rPr>
          <w:ins w:id="95" w:author="Vigers, Timothy" w:date="2019-08-28T08:44:00Z"/>
        </w:rPr>
      </w:pPr>
      <w:proofErr w:type="spellStart"/>
      <w:ins w:id="96" w:author="Vigers, Timothy" w:date="2019-08-28T08:45:00Z">
        <w:r>
          <w:t>daystart</w:t>
        </w:r>
        <w:proofErr w:type="spellEnd"/>
        <w:r>
          <w:t xml:space="preserve"> = 8</w:t>
        </w:r>
      </w:ins>
      <w:ins w:id="97" w:author="Vigers, Timothy" w:date="2019-08-28T08:44:00Z">
        <w:r w:rsidR="006D2AB0">
          <w:t>,</w:t>
        </w:r>
      </w:ins>
      <w:ins w:id="98" w:author="Vigers, Timothy" w:date="2019-08-28T08:45:00Z">
        <w:r w:rsidR="00B81C54">
          <w:t xml:space="preserve"> </w:t>
        </w:r>
        <w:proofErr w:type="spellStart"/>
        <w:r>
          <w:t>dayend</w:t>
        </w:r>
        <w:proofErr w:type="spellEnd"/>
        <w:r>
          <w:t xml:space="preserve"> = 23,</w:t>
        </w:r>
      </w:ins>
      <w:ins w:id="99" w:author="Vigers, Timothy" w:date="2019-08-28T08:44:00Z">
        <w:r w:rsidR="00E70BE7">
          <w:t xml:space="preserve"> </w:t>
        </w:r>
        <w:proofErr w:type="spellStart"/>
        <w:r w:rsidR="006D2AB0">
          <w:t>magedef</w:t>
        </w:r>
        <w:proofErr w:type="spellEnd"/>
        <w:r w:rsidR="006D2AB0">
          <w:t xml:space="preserve"> = “2sd</w:t>
        </w:r>
        <w:r w:rsidR="00AE031A">
          <w:t>”</w:t>
        </w:r>
      </w:ins>
      <w:ins w:id="100" w:author="Vigers, Timothy" w:date="2019-08-28T08:43:00Z">
        <w:r w:rsidR="00CD2DFC">
          <w:t>)</w:t>
        </w:r>
      </w:ins>
    </w:p>
    <w:p w14:paraId="7E8F46E2" w14:textId="5179D312" w:rsidR="00B534EE" w:rsidRDefault="00B534EE" w:rsidP="00B534EE">
      <w:pPr>
        <w:spacing w:line="480" w:lineRule="auto"/>
      </w:pPr>
      <w:ins w:id="101" w:author="Vigers, Timothy" w:date="2019-08-28T08:44:00Z">
        <w:r>
          <w:t>will produce summary measures</w:t>
        </w:r>
        <w:r w:rsidR="00A736BD">
          <w:t xml:space="preserve"> using</w:t>
        </w:r>
      </w:ins>
      <w:ins w:id="102" w:author="Vigers, Timothy" w:date="2019-08-28T08:46:00Z">
        <w:r w:rsidR="006B2437">
          <w:t xml:space="preserve"> 2 SD</w:t>
        </w:r>
      </w:ins>
      <w:ins w:id="103" w:author="Vigers, Timothy" w:date="2019-08-28T08:44:00Z">
        <w:r w:rsidR="00A736BD">
          <w:t xml:space="preserve"> as the threshol</w:t>
        </w:r>
      </w:ins>
      <w:ins w:id="104" w:author="Vigers, Timothy" w:date="2019-08-28T08:45:00Z">
        <w:r w:rsidR="00A736BD">
          <w:t xml:space="preserve">d for </w:t>
        </w:r>
      </w:ins>
      <w:ins w:id="105"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106"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107"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108" w:author="Vigers, Timothy" w:date="2019-08-27T15:45:00Z">
        <w:r w:rsidR="002D42D8">
          <w:t xml:space="preserve">running median </w:t>
        </w:r>
      </w:ins>
      <w:r w:rsidR="00173B31">
        <w:t>smoothing</w:t>
      </w:r>
      <w:ins w:id="109"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w:t>
      </w:r>
      <w:r w:rsidR="00BF68A9">
        <w:lastRenderedPageBreak/>
        <w:t xml:space="preserve">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ins w:id="110"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111"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112" w:author="Vigers, Timothy" w:date="2019-08-28T10:44:00Z">
        <w:r w:rsidR="00D25394">
          <w:t xml:space="preserve">The current default </w:t>
        </w:r>
        <w:r w:rsidR="00CB5896">
          <w:t>y axis range for eac</w:t>
        </w:r>
      </w:ins>
      <w:ins w:id="113" w:author="Vigers, Timothy" w:date="2019-08-28T10:45:00Z">
        <w:r w:rsidR="00CB5896">
          <w:t>h plot is 0 – 400 mg/dL, but this can be altered manually. For ex</w:t>
        </w:r>
      </w:ins>
      <w:ins w:id="114" w:author="Vigers, Timothy" w:date="2019-08-28T10:46:00Z">
        <w:r w:rsidR="00CB5896">
          <w:t xml:space="preserve">ample, </w:t>
        </w:r>
      </w:ins>
    </w:p>
    <w:p w14:paraId="31B219CC" w14:textId="372AA4D9" w:rsidR="00CB5896" w:rsidRDefault="0095304B" w:rsidP="003B6592">
      <w:pPr>
        <w:spacing w:line="480" w:lineRule="auto"/>
        <w:ind w:firstLine="720"/>
        <w:rPr>
          <w:ins w:id="115" w:author="Vigers, Timothy" w:date="2019-08-28T10:46:00Z"/>
        </w:rPr>
      </w:pPr>
      <w:proofErr w:type="spellStart"/>
      <w:proofErr w:type="gramStart"/>
      <w:ins w:id="116" w:author="Vigers, Timothy" w:date="2019-08-28T10:46:00Z">
        <w:r>
          <w:t>c</w:t>
        </w:r>
        <w:r w:rsidR="00CB5896">
          <w:t>gmreport</w:t>
        </w:r>
        <w:proofErr w:type="spellEnd"/>
        <w:r>
          <w:t>(</w:t>
        </w:r>
        <w:proofErr w:type="gramEnd"/>
        <w:r>
          <w:t>“path/to/</w:t>
        </w:r>
        <w:proofErr w:type="spellStart"/>
        <w:r>
          <w:t>inputdirectory</w:t>
        </w:r>
        <w:proofErr w:type="spellEnd"/>
        <w:r>
          <w:t>”, “path/to/</w:t>
        </w:r>
        <w:proofErr w:type="spellStart"/>
        <w:r>
          <w:t>outputdirectory</w:t>
        </w:r>
        <w:proofErr w:type="spellEnd"/>
        <w:r>
          <w:t xml:space="preserve">”, </w:t>
        </w:r>
        <w:proofErr w:type="spellStart"/>
        <w:r>
          <w:t>yaxis</w:t>
        </w:r>
        <w:proofErr w:type="spellEnd"/>
        <w:r>
          <w:t xml:space="preserve"> = c(70,300))</w:t>
        </w:r>
      </w:ins>
    </w:p>
    <w:p w14:paraId="7A02E70E" w14:textId="1158DA0C" w:rsidR="0095304B" w:rsidRDefault="0095304B">
      <w:pPr>
        <w:spacing w:line="480" w:lineRule="auto"/>
        <w:pPrChange w:id="117" w:author="Vigers, Timothy" w:date="2019-08-28T10:46:00Z">
          <w:pPr>
            <w:spacing w:line="480" w:lineRule="auto"/>
            <w:ind w:firstLine="720"/>
          </w:pPr>
        </w:pPrChange>
      </w:pPr>
      <w:ins w:id="118" w:author="Vigers, Timothy" w:date="2019-08-28T10:46:00Z">
        <w:r>
          <w:t>will</w:t>
        </w:r>
      </w:ins>
      <w:ins w:id="119"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4BEE335E">
            <wp:extent cx="1911427" cy="238611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rotWithShape="1">
                    <a:blip r:embed="rId19">
                      <a:extLst>
                        <a:ext uri="{28A0092B-C50C-407E-A947-70E740481C1C}">
                          <a14:useLocalDpi xmlns:a14="http://schemas.microsoft.com/office/drawing/2010/main" val="0"/>
                        </a:ext>
                      </a:extLst>
                    </a:blip>
                    <a:srcRect l="83526" t="37572" b="35814"/>
                    <a:stretch/>
                  </pic:blipFill>
                  <pic:spPr bwMode="auto">
                    <a:xfrm>
                      <a:off x="0" y="0"/>
                      <a:ext cx="1956175" cy="2441978"/>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comparisons are small and the result of rounding. Overall the package appears to be capable of </w:t>
      </w:r>
      <w:r w:rsidR="003B6592">
        <w:lastRenderedPageBreak/>
        <w:t>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lastRenderedPageBreak/>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5C840F94">
            <wp:extent cx="1243221" cy="1558886"/>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l="83940" t="37282" b="36659"/>
                    <a:stretch/>
                  </pic:blipFill>
                  <pic:spPr bwMode="auto">
                    <a:xfrm>
                      <a:off x="0" y="0"/>
                      <a:ext cx="1262477" cy="1583031"/>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0B3F1E65">
            <wp:extent cx="1360583" cy="1704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rotWithShape="1">
                    <a:blip r:embed="rId22" cstate="print">
                      <a:extLst>
                        <a:ext uri="{28A0092B-C50C-407E-A947-70E740481C1C}">
                          <a14:useLocalDpi xmlns:a14="http://schemas.microsoft.com/office/drawing/2010/main" val="0"/>
                        </a:ext>
                      </a:extLst>
                    </a:blip>
                    <a:srcRect l="84135" t="37750" b="36524"/>
                    <a:stretch/>
                  </pic:blipFill>
                  <pic:spPr bwMode="auto">
                    <a:xfrm>
                      <a:off x="0" y="0"/>
                      <a:ext cx="1371632" cy="1718124"/>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00B0175">
            <wp:extent cx="1294482" cy="169424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rotWithShape="1">
                    <a:blip r:embed="rId23" cstate="print">
                      <a:extLst>
                        <a:ext uri="{28A0092B-C50C-407E-A947-70E740481C1C}">
                          <a14:useLocalDpi xmlns:a14="http://schemas.microsoft.com/office/drawing/2010/main" val="0"/>
                        </a:ext>
                      </a:extLst>
                    </a:blip>
                    <a:srcRect l="84373" t="37233" b="36295"/>
                    <a:stretch/>
                  </pic:blipFill>
                  <pic:spPr bwMode="auto">
                    <a:xfrm>
                      <a:off x="0" y="0"/>
                      <a:ext cx="1299155" cy="1700359"/>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387FB81F">
            <wp:extent cx="938854" cy="115677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rotWithShape="1">
                    <a:blip r:embed="rId25" cstate="print">
                      <a:extLst>
                        <a:ext uri="{28A0092B-C50C-407E-A947-70E740481C1C}">
                          <a14:useLocalDpi xmlns:a14="http://schemas.microsoft.com/office/drawing/2010/main" val="0"/>
                        </a:ext>
                      </a:extLst>
                    </a:blip>
                    <a:srcRect l="83736" t="37292" b="36778"/>
                    <a:stretch/>
                  </pic:blipFill>
                  <pic:spPr bwMode="auto">
                    <a:xfrm>
                      <a:off x="0" y="0"/>
                      <a:ext cx="942475"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614CCC83"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ins w:id="120" w:author="Vigers, Timothy" w:date="2019-08-28T08:09:00Z">
        <w:r w:rsidR="004A5C2E">
          <w:t>However</w:t>
        </w:r>
      </w:ins>
      <w:ins w:id="121" w:author="Vigers, Timothy" w:date="2019-08-28T08:10:00Z">
        <w:r w:rsidR="00F73AF3">
          <w:t>,</w:t>
        </w:r>
      </w:ins>
      <w:ins w:id="122" w:author="Vigers, Timothy" w:date="2019-08-28T08:09:00Z">
        <w:r w:rsidR="004A5C2E">
          <w:t xml:space="preserve"> we</w:t>
        </w:r>
      </w:ins>
      <w:ins w:id="123" w:author="Vigers, Timothy" w:date="2019-08-28T08:07:00Z">
        <w:r w:rsidR="004A5C2E">
          <w:t xml:space="preserve"> </w:t>
        </w:r>
      </w:ins>
      <w:ins w:id="124" w:author="Vigers, Timothy" w:date="2019-08-28T08:09:00Z">
        <w:r w:rsidR="004A5C2E">
          <w:t xml:space="preserve">are </w:t>
        </w:r>
      </w:ins>
      <w:ins w:id="125" w:author="Vigers, Timothy" w:date="2019-08-28T08:10:00Z">
        <w:r w:rsidR="004A5C2E">
          <w:t>currently developing an R Shiny</w:t>
        </w:r>
      </w:ins>
      <w:ins w:id="126" w:author="Vigers, Timothy" w:date="2019-08-28T08:11:00Z">
        <w:r w:rsidR="00EC7EAE">
          <w:t xml:space="preserve"> </w:t>
        </w:r>
      </w:ins>
      <w:r w:rsidR="00EC7EAE">
        <w:fldChar w:fldCharType="begin"/>
      </w:r>
      <w:r w:rsidR="00EC7EAE">
        <w: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instrText>
      </w:r>
      <w:r w:rsidR="00EC7EAE">
        <w:fldChar w:fldCharType="separate"/>
      </w:r>
      <w:r w:rsidR="00EC7EAE">
        <w:rPr>
          <w:noProof/>
        </w:rPr>
        <w:t>[15]</w:t>
      </w:r>
      <w:r w:rsidR="00EC7EAE">
        <w:fldChar w:fldCharType="end"/>
      </w:r>
      <w:ins w:id="127" w:author="Vigers, Timothy" w:date="2019-08-28T08:10:00Z">
        <w:r w:rsidR="004A5C2E">
          <w:t xml:space="preserve"> web app that will provide a graphical front end for this package</w:t>
        </w:r>
      </w:ins>
      <w:ins w:id="128" w:author="Vigers, Timothy" w:date="2019-08-28T08:11:00Z">
        <w:r w:rsidR="004F131F">
          <w:t>, to be implemented in a future update</w:t>
        </w:r>
      </w:ins>
      <w:ins w:id="129" w:author="Vigers, Timothy" w:date="2019-08-28T08:10:00Z">
        <w:r w:rsidR="004A5C2E">
          <w:t>.</w:t>
        </w:r>
      </w:ins>
      <w:ins w:id="130" w:author="Vigers, Timothy" w:date="2019-08-28T08:07:00Z">
        <w:r w:rsidR="004A5C2E">
          <w:t xml:space="preserve"> </w:t>
        </w:r>
      </w:ins>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131" w:author="Vigers, Timothy" w:date="2019-08-27T15:26:00Z"/>
        </w:rPr>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132" w:author="Vigers, Timothy" w:date="2019-08-27T15:26:00Z"/>
        </w:rPr>
      </w:pPr>
    </w:p>
    <w:p w14:paraId="268056F1" w14:textId="468CE634" w:rsidR="00577DEF" w:rsidDel="00616E77" w:rsidRDefault="00A711AA" w:rsidP="00485743">
      <w:pPr>
        <w:spacing w:after="160" w:line="259" w:lineRule="auto"/>
        <w:rPr>
          <w:del w:id="133" w:author="Vigers, Timothy" w:date="2019-08-27T15:26:00Z"/>
        </w:rPr>
      </w:pPr>
      <w:del w:id="134" w:author="Vigers, Timothy" w:date="2019-08-27T15:26:00Z">
        <w:r w:rsidDel="00616E77">
          <w:br w:type="page"/>
        </w:r>
      </w:del>
    </w:p>
    <w:p w14:paraId="325490B4" w14:textId="236810AB" w:rsidR="00333673" w:rsidRPr="00333673" w:rsidDel="00616E77" w:rsidRDefault="00333673">
      <w:pPr>
        <w:pStyle w:val="EndNoteBibliography"/>
        <w:rPr>
          <w:del w:id="135" w:author="Vigers, Timothy" w:date="2019-08-27T15:26:00Z"/>
          <w:b/>
          <w:sz w:val="36"/>
          <w:szCs w:val="36"/>
        </w:rPr>
        <w:pPrChange w:id="136" w:author="Vigers, Timothy" w:date="2019-08-27T15:26:00Z">
          <w:pPr>
            <w:pStyle w:val="EndNoteBibliography"/>
            <w:ind w:left="720" w:hanging="720"/>
          </w:pPr>
        </w:pPrChange>
      </w:pPr>
      <w:del w:id="137" w:author="Vigers, Timothy" w:date="2019-08-27T15:26:00Z">
        <w:r w:rsidRPr="00333673" w:rsidDel="00616E77">
          <w:rPr>
            <w:b/>
            <w:sz w:val="36"/>
            <w:szCs w:val="36"/>
          </w:rPr>
          <w:lastRenderedPageBreak/>
          <w:delText>References</w:delText>
        </w:r>
      </w:del>
    </w:p>
    <w:p w14:paraId="476519AB" w14:textId="07427E91" w:rsidR="00333673" w:rsidDel="00616E77" w:rsidRDefault="00333673" w:rsidP="005D7211">
      <w:pPr>
        <w:shd w:val="clear" w:color="auto" w:fill="FFFFFF"/>
        <w:rPr>
          <w:del w:id="138" w:author="Vigers, Timothy" w:date="2019-08-27T15:26:00Z"/>
          <w:rFonts w:eastAsiaTheme="minorHAnsi"/>
          <w:noProof/>
        </w:rPr>
      </w:pPr>
    </w:p>
    <w:p w14:paraId="3DD6B207" w14:textId="7CF9AAA7" w:rsidR="00B30454" w:rsidRPr="00B30454" w:rsidDel="00A21BB3" w:rsidRDefault="00A0324A">
      <w:pPr>
        <w:pStyle w:val="EndNoteBibliography"/>
        <w:rPr>
          <w:del w:id="139" w:author="Vigers, Timothy" w:date="2019-08-27T15:26:00Z"/>
        </w:rPr>
        <w:pPrChange w:id="140" w:author="Vigers, Timothy" w:date="2019-08-27T15:26:00Z">
          <w:pPr>
            <w:pStyle w:val="EndNoteBibliography"/>
            <w:ind w:left="720" w:hanging="720"/>
          </w:pPr>
        </w:pPrChange>
      </w:pPr>
      <w:del w:id="141"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142"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143" w:author="Vigers, Timothy" w:date="2019-08-27T15:45:00Z"/>
        </w:rPr>
      </w:pPr>
      <w:ins w:id="144" w:author="Vigers, Timothy" w:date="2019-08-27T15:45:00Z">
        <w:r>
          <w:br w:type="page"/>
        </w:r>
      </w:ins>
    </w:p>
    <w:p w14:paraId="61801900" w14:textId="30092F94" w:rsidR="00301F27" w:rsidRPr="00904EB1" w:rsidRDefault="00904EB1">
      <w:pPr>
        <w:spacing w:line="480" w:lineRule="auto"/>
        <w:rPr>
          <w:b/>
          <w:bCs/>
          <w:rPrChange w:id="145" w:author="Vigers, Timothy" w:date="2019-08-27T15:46:00Z">
            <w:rPr/>
          </w:rPrChange>
        </w:rPr>
        <w:pPrChange w:id="146" w:author="Vigers, Timothy" w:date="2019-08-27T15:45:00Z">
          <w:pPr>
            <w:spacing w:line="480" w:lineRule="auto"/>
            <w:ind w:firstLine="720"/>
          </w:pPr>
        </w:pPrChange>
      </w:pPr>
      <w:ins w:id="147"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41EAF162" w14:textId="77777777" w:rsidR="00EC7EAE" w:rsidRPr="00EC7EAE" w:rsidRDefault="00EC7EAE" w:rsidP="00EC7EAE">
      <w:pPr>
        <w:pStyle w:val="EndNoteBibliography"/>
        <w:ind w:left="720" w:hanging="720"/>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p>
    <w:p w14:paraId="0D68CF48" w14:textId="77777777" w:rsidR="00EC7EAE" w:rsidRPr="00EC7EAE" w:rsidRDefault="00EC7EAE" w:rsidP="00EC7EAE">
      <w:pPr>
        <w:pStyle w:val="EndNoteBibliography"/>
        <w:ind w:left="720" w:hanging="720"/>
      </w:pPr>
      <w:r w:rsidRPr="00EC7EAE">
        <w:t>15.</w:t>
      </w:r>
      <w:r w:rsidRPr="00EC7EAE">
        <w:tab/>
        <w:t xml:space="preserve">Chang, W., et al., </w:t>
      </w:r>
      <w:r w:rsidRPr="00EC7EAE">
        <w:rPr>
          <w:i/>
        </w:rPr>
        <w:t>Shiny: web application framework for R.</w:t>
      </w:r>
      <w:r w:rsidRPr="00EC7EAE">
        <w:t xml:space="preserve"> R package version, 2017. </w:t>
      </w:r>
      <w:r w:rsidRPr="00EC7EAE">
        <w:rPr>
          <w:b/>
        </w:rPr>
        <w:t>1</w:t>
      </w:r>
      <w:r w:rsidRPr="00EC7EAE">
        <w:t>(5).</w:t>
      </w:r>
    </w:p>
    <w:p w14:paraId="4CD6546E" w14:textId="76CABBAA" w:rsidR="0015663E" w:rsidRDefault="00301F27">
      <w:pPr>
        <w:spacing w:line="480" w:lineRule="auto"/>
        <w:ind w:firstLine="720"/>
        <w:pPrChange w:id="148"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A6498E" w14:textId="77777777" w:rsidR="00E70975" w:rsidRDefault="00E70975">
      <w:r>
        <w:separator/>
      </w:r>
    </w:p>
  </w:endnote>
  <w:endnote w:type="continuationSeparator" w:id="0">
    <w:p w14:paraId="3AF168DB" w14:textId="77777777" w:rsidR="00E70975" w:rsidRDefault="00E709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79D42801"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B525C2">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B525C2">
      <w:rPr>
        <w:noProof/>
        <w:color w:val="000000" w:themeColor="text1"/>
      </w:rPr>
      <w:t>17</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52E62" w14:textId="77777777" w:rsidR="00E70975" w:rsidRDefault="00E70975">
      <w:r>
        <w:separator/>
      </w:r>
    </w:p>
  </w:footnote>
  <w:footnote w:type="continuationSeparator" w:id="0">
    <w:p w14:paraId="38F6BBB5" w14:textId="77777777" w:rsidR="00E70975" w:rsidRDefault="00E709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gers, Timothy">
    <w15:presenceInfo w15:providerId="AD" w15:userId="S::timothy.vigers@cuanschutz.edu::5e0642bd-2453-4b61-8af9-2e86e8ba5ec4"/>
  </w15:person>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66BF5"/>
    <w:rsid w:val="00073A40"/>
    <w:rsid w:val="000750C3"/>
    <w:rsid w:val="00083471"/>
    <w:rsid w:val="00084992"/>
    <w:rsid w:val="000861A9"/>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403BF"/>
    <w:rsid w:val="00940DC7"/>
    <w:rsid w:val="0094120E"/>
    <w:rsid w:val="00945BE5"/>
    <w:rsid w:val="00945BFC"/>
    <w:rsid w:val="0095304B"/>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EEF"/>
    <w:rsid w:val="00AE60B2"/>
    <w:rsid w:val="00AE7CB2"/>
    <w:rsid w:val="00AF08CB"/>
    <w:rsid w:val="00AF64A6"/>
    <w:rsid w:val="00AF7AD6"/>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B08"/>
    <w:rsid w:val="00BA2BAF"/>
    <w:rsid w:val="00BA68CF"/>
    <w:rsid w:val="00BA6AE5"/>
    <w:rsid w:val="00BA7D33"/>
    <w:rsid w:val="00BB4767"/>
    <w:rsid w:val="00BB57DC"/>
    <w:rsid w:val="00BB5AB6"/>
    <w:rsid w:val="00BB5DFE"/>
    <w:rsid w:val="00BB69EE"/>
    <w:rsid w:val="00BB7728"/>
    <w:rsid w:val="00BC03F3"/>
    <w:rsid w:val="00BC4410"/>
    <w:rsid w:val="00BC5E72"/>
    <w:rsid w:val="00BD04AF"/>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emf"/><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em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11C9A-70D9-4596-805B-B1AD70D02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17</Pages>
  <Words>7304</Words>
  <Characters>4163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92</cp:revision>
  <dcterms:created xsi:type="dcterms:W3CDTF">2019-08-27T21:24:00Z</dcterms:created>
  <dcterms:modified xsi:type="dcterms:W3CDTF">2019-08-29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